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Donación: Se limpia el área del brazo y se inserta una aguja nueva esteril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65070B6C"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154354">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previously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357B1818"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154354">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6)"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154354">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7)"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67C3009C" w14:textId="77777777" w:rsidR="00442555" w:rsidRDefault="00442555" w:rsidP="00EB22BB">
      <w:pPr>
        <w:rPr>
          <w:lang w:val="es-ES"/>
        </w:rPr>
      </w:pPr>
    </w:p>
    <w:p w14:paraId="3EFB53E9" w14:textId="28B8E443" w:rsidR="00442555" w:rsidRDefault="00442555" w:rsidP="00EB22BB">
      <w:pPr>
        <w:rPr>
          <w:lang w:val="es-ES"/>
        </w:rPr>
      </w:pPr>
      <w:r>
        <w:rPr>
          <w:lang w:val="es-ES"/>
        </w:rPr>
        <w:t xml:space="preserve">En el 2000, el WHO realizo un taller en Bangladesh para revisar el status de los programas de donación de sangre en la región sureste de países </w:t>
      </w:r>
      <w:r w:rsidR="00CF18C2">
        <w:rPr>
          <w:lang w:val="es-ES"/>
        </w:rPr>
        <w:t>a</w:t>
      </w:r>
      <w:r w:rsidR="00913D06">
        <w:rPr>
          <w:lang w:val="es-ES"/>
        </w:rPr>
        <w:t>siáticos</w:t>
      </w:r>
      <w:r>
        <w:rPr>
          <w:lang w:val="es-ES"/>
        </w:rPr>
        <w:t xml:space="preserve"> y diversas estrategias para promover la donación voluntaria no remunerada de sangre. En este taller, se determino la importancia de material tanto electrónico como impreso para la promoción de sus programas, todo el material seria utilizado para enviar mensajes acerca de la donación de sangre a todo el publico. </w:t>
      </w:r>
      <w:r w:rsidR="00357D7B">
        <w:rPr>
          <w:lang w:val="es-ES"/>
        </w:rPr>
        <w:t xml:space="preserve">Todo este material, se necesita primordialmente para </w:t>
      </w:r>
      <w:r w:rsidR="00154354">
        <w:rPr>
          <w:lang w:val="es-ES"/>
        </w:rPr>
        <w:t xml:space="preserve">educación de los donantes con el fin de cambiar sus actitudes y creencias sobre la donación, adicionalmente contribuye a que la población se auto-reconozca como potencial donante ya que estarían concientizados sobre quienes califican y quienes no </w:t>
      </w:r>
      <w:r w:rsidR="00154354">
        <w:rPr>
          <w:lang w:val="es-ES"/>
        </w:rPr>
        <w:fldChar w:fldCharType="begin" w:fldLock="1"/>
      </w:r>
      <w:r w:rsidR="00154354">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 "properties" : { "noteIndex" : 0 }, "schema" : "https://github.com/citation-style-language/schema/raw/master/csl-citation.json" }</w:instrText>
      </w:r>
      <w:r w:rsidR="00154354">
        <w:rPr>
          <w:lang w:val="es-ES"/>
        </w:rPr>
        <w:fldChar w:fldCharType="separate"/>
      </w:r>
      <w:r w:rsidR="00154354" w:rsidRPr="00154354">
        <w:rPr>
          <w:noProof/>
          <w:lang w:val="es-ES"/>
        </w:rPr>
        <w:t>(8)</w:t>
      </w:r>
      <w:r w:rsidR="00154354">
        <w:rPr>
          <w:lang w:val="es-ES"/>
        </w:rPr>
        <w:fldChar w:fldCharType="end"/>
      </w:r>
      <w:r w:rsidR="00154354">
        <w:rPr>
          <w:lang w:val="es-ES"/>
        </w:rPr>
        <w:t>.</w:t>
      </w:r>
    </w:p>
    <w:p w14:paraId="7DD1995D" w14:textId="77777777" w:rsidR="00EB22BB" w:rsidRPr="00EB22BB" w:rsidRDefault="00EB22BB" w:rsidP="00EB22BB">
      <w:pPr>
        <w:rPr>
          <w:lang w:val="es-ES"/>
        </w:rPr>
      </w:pPr>
      <w:bookmarkStart w:id="0" w:name="_GoBack"/>
      <w:bookmarkEnd w:id="0"/>
    </w:p>
    <w:p w14:paraId="52DB1F0B" w14:textId="798F4339" w:rsidR="007E4C03" w:rsidRDefault="007E4C03" w:rsidP="007E4C03">
      <w:pPr>
        <w:pStyle w:val="Prrafodelista"/>
        <w:numPr>
          <w:ilvl w:val="1"/>
          <w:numId w:val="1"/>
        </w:numPr>
        <w:rPr>
          <w:lang w:val="es-ES"/>
        </w:rPr>
      </w:pPr>
      <w:r>
        <w:rPr>
          <w:lang w:val="es-ES"/>
        </w:rPr>
        <w:t>Uso de TICs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0B148F0F"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w:t>
      </w:r>
      <w:r>
        <w:rPr>
          <w:lang w:val="es-ES"/>
        </w:rPr>
        <w:lastRenderedPageBreak/>
        <w:t xml:space="preserve">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154354">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9)", "plainTextFormattedCitation" : "(9)", "previouslyFormattedCitation" : "(8)" }, "properties" : { "noteIndex" : 0 }, "schema" : "https://github.com/citation-style-language/schema/raw/master/csl-citation.json" }</w:instrText>
      </w:r>
      <w:r w:rsidR="00D938B3">
        <w:rPr>
          <w:lang w:val="es-ES"/>
        </w:rPr>
        <w:fldChar w:fldCharType="separate"/>
      </w:r>
      <w:r w:rsidR="00154354" w:rsidRPr="00154354">
        <w:rPr>
          <w:noProof/>
          <w:lang w:val="es-ES"/>
        </w:rPr>
        <w:t>(9)</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Default="000E42FA" w:rsidP="007746F8">
      <w:pPr>
        <w:pStyle w:val="Prrafodelista"/>
        <w:numPr>
          <w:ilvl w:val="1"/>
          <w:numId w:val="1"/>
        </w:numPr>
        <w:rPr>
          <w:lang w:val="es-ES"/>
        </w:rPr>
      </w:pPr>
      <w:r>
        <w:rPr>
          <w:lang w:val="es-ES"/>
        </w:rPr>
        <w:t>Donación de Sangre en HNCH</w:t>
      </w:r>
    </w:p>
    <w:p w14:paraId="2D5EFFBE" w14:textId="77777777" w:rsidR="00AC2544" w:rsidRDefault="00AC2544" w:rsidP="00AC2544">
      <w:pPr>
        <w:rPr>
          <w:lang w:val="es-ES"/>
        </w:rPr>
      </w:pPr>
    </w:p>
    <w:p w14:paraId="1D218144" w14:textId="670E86E4" w:rsidR="00AC2544" w:rsidRDefault="00DA54BB" w:rsidP="00AC2544">
      <w:pPr>
        <w:rPr>
          <w:lang w:val="es-ES"/>
        </w:rPr>
      </w:pPr>
      <w:r>
        <w:rPr>
          <w:lang w:val="es-ES"/>
        </w:rPr>
        <w:t>En el Hospital Nacional Cayetano Heredia</w:t>
      </w:r>
      <w:r w:rsidR="006710F3">
        <w:rPr>
          <w:lang w:val="es-ES"/>
        </w:rPr>
        <w:t xml:space="preserve"> (HNCH)</w:t>
      </w:r>
      <w:r>
        <w:rPr>
          <w:lang w:val="es-ES"/>
        </w:rPr>
        <w:t xml:space="preserve">, en el año 2016 tuvieron en total 8245 donantes registrados en su Banco de Sangre, de ellos tan solo el 13.34% eran donantes voluntarios y solo 0.9% fueron donantes voluntarios que se presentaron al Banco de Sangre sin ningún tipo de campaña de donación. En el año 2015, se tuvo un 9.29% </w:t>
      </w:r>
      <w:r w:rsidR="00F562DE">
        <w:rPr>
          <w:lang w:val="es-ES"/>
        </w:rPr>
        <w:t xml:space="preserve">de donantes voluntarios del total de 8797 donantes, de los cuales solo el 0.53% fueron donantes voluntarios que no necesitaron una campaña de donación. En el 2014, solo el 0.48% de donantes totales fueron voluntarios sin necesidad de campaña de donación. </w:t>
      </w:r>
    </w:p>
    <w:p w14:paraId="45DE6600" w14:textId="77777777" w:rsidR="006710F3" w:rsidRDefault="006710F3" w:rsidP="00AC2544">
      <w:pPr>
        <w:rPr>
          <w:lang w:val="es-ES"/>
        </w:rPr>
      </w:pPr>
    </w:p>
    <w:p w14:paraId="7FFBE6C9" w14:textId="6920FC84" w:rsidR="006710F3" w:rsidRDefault="006710F3" w:rsidP="00AC2544">
      <w:pPr>
        <w:rPr>
          <w:lang w:val="es-ES"/>
        </w:rPr>
      </w:pPr>
      <w:r>
        <w:rPr>
          <w:lang w:val="es-ES"/>
        </w:rPr>
        <w:t xml:space="preserve">Adicionalmente, se tiene registrado que en el 2016 solo 23 de los donantes voluntarios (tanto con y sin campaña de donación) son donantes reiterativos y en el año 2015 fueron 26 donantes reiterativos. </w:t>
      </w:r>
    </w:p>
    <w:p w14:paraId="2000CB0E" w14:textId="77777777" w:rsidR="00F562DE" w:rsidRDefault="00F562DE" w:rsidP="00AC2544">
      <w:pPr>
        <w:rPr>
          <w:lang w:val="es-ES"/>
        </w:rPr>
      </w:pPr>
    </w:p>
    <w:p w14:paraId="4F540D72" w14:textId="67DE0B43" w:rsidR="00F562DE" w:rsidRPr="00AC2544" w:rsidRDefault="00F562DE" w:rsidP="00AC2544">
      <w:pPr>
        <w:rPr>
          <w:lang w:val="es-ES"/>
        </w:rPr>
      </w:pPr>
      <w:r>
        <w:rPr>
          <w:lang w:val="es-ES"/>
        </w:rPr>
        <w:t xml:space="preserve">Estas cifras demuestran la necesidad del desarrollo de una estrategia para atraer </w:t>
      </w:r>
      <w:r w:rsidR="006710F3">
        <w:rPr>
          <w:lang w:val="es-ES"/>
        </w:rPr>
        <w:t xml:space="preserve">y retener </w:t>
      </w:r>
      <w:r>
        <w:rPr>
          <w:lang w:val="es-ES"/>
        </w:rPr>
        <w:t xml:space="preserve">donantes voluntarios, ya que </w:t>
      </w:r>
      <w:r w:rsidR="006710F3">
        <w:rPr>
          <w:lang w:val="es-ES"/>
        </w:rPr>
        <w:t>son valores muy bajos que se vienen presentando consistentemente con el paso de los años. Las campañas de donación representan una buena solución para atraer a donantes voluntarios, sin embargo no es una solución a largo plazo ya que implica un presupuesto y una gestión adicional a las realizadas en el Banco de Sangre de HNCH. Esta estrategia buscaría aumentar la cantidad de donantes voluntarios</w:t>
      </w:r>
      <w:r w:rsidR="00E12C7E">
        <w:rPr>
          <w:lang w:val="es-ES"/>
        </w:rPr>
        <w:t xml:space="preserve"> reiterativos que vuelvan al Banco de Sangre por decisión propia motivados por los mensajes de texto enviados</w:t>
      </w:r>
      <w:r w:rsidR="00536564">
        <w:rPr>
          <w:lang w:val="es-ES"/>
        </w:rPr>
        <w:tab/>
      </w:r>
      <w:r w:rsidR="00E12C7E">
        <w:rPr>
          <w:lang w:val="es-ES"/>
        </w:rPr>
        <w:t xml:space="preserve">. </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lastRenderedPageBreak/>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6A935F63" w:rsidR="001E6182" w:rsidRDefault="001E6182" w:rsidP="001E6182">
      <w:pPr>
        <w:rPr>
          <w:lang w:val="es-ES"/>
        </w:rPr>
      </w:pPr>
      <w:r>
        <w:rPr>
          <w:lang w:val="es-ES"/>
        </w:rPr>
        <w:t xml:space="preserve">Este tipo de estrategia se implemento en Suecia </w:t>
      </w:r>
      <w:r>
        <w:rPr>
          <w:lang w:val="es-ES"/>
        </w:rPr>
        <w:fldChar w:fldCharType="begin" w:fldLock="1"/>
      </w:r>
      <w:r w:rsidR="00154354">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10)", "plainTextFormattedCitation" : "(10)", "previouslyFormattedCitation" : "(9)" }, "properties" : { "noteIndex" : 0 }, "schema" : "https://github.com/citation-style-language/schema/raw/master/csl-citation.json" }</w:instrText>
      </w:r>
      <w:r>
        <w:rPr>
          <w:lang w:val="es-ES"/>
        </w:rPr>
        <w:fldChar w:fldCharType="separate"/>
      </w:r>
      <w:r w:rsidR="00154354" w:rsidRPr="00154354">
        <w:rPr>
          <w:noProof/>
          <w:lang w:val="es-ES"/>
        </w:rPr>
        <w:t>(10)</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w:t>
      </w:r>
      <w:r w:rsidR="00E35E27">
        <w:rPr>
          <w:lang w:val="es-ES"/>
        </w:rPr>
        <w:lastRenderedPageBreak/>
        <w:t>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45294604" w14:textId="77777777" w:rsidR="00525E10" w:rsidRDefault="00525E10" w:rsidP="00525E10">
      <w:pPr>
        <w:pStyle w:val="Prrafodelista"/>
        <w:ind w:left="360"/>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48ECEAB9" w14:textId="5794FA26" w:rsidR="00154354" w:rsidRPr="00154354" w:rsidRDefault="00862BAD" w:rsidP="00154354">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63634E">
        <w:rPr>
          <w:lang w:val="en-US"/>
        </w:rPr>
        <w:instrText xml:space="preserve">ADDIN Mendeley Bibliography CSL_BIBLIOGRAPHY </w:instrText>
      </w:r>
      <w:r>
        <w:rPr>
          <w:lang w:val="es-ES"/>
        </w:rPr>
        <w:fldChar w:fldCharType="separate"/>
      </w:r>
      <w:r w:rsidR="00154354" w:rsidRPr="00154354">
        <w:rPr>
          <w:rFonts w:ascii="Calibri" w:eastAsia="Times New Roman" w:hAnsi="Calibri" w:cs="Times New Roman"/>
          <w:noProof/>
        </w:rPr>
        <w:t xml:space="preserve">1. </w:t>
      </w:r>
      <w:r w:rsidR="00154354" w:rsidRPr="00154354">
        <w:rPr>
          <w:rFonts w:ascii="Calibri" w:eastAsia="Times New Roman" w:hAnsi="Calibri" w:cs="Times New Roman"/>
          <w:noProof/>
        </w:rPr>
        <w:tab/>
        <w:t>Blood donation - Mayo Clinic [Internet]. [cited 2017 Jan 15]. Available from: http://www.mayoclinic.org/tests-procedures/blood-donation/basics/definition/prc-20020069</w:t>
      </w:r>
    </w:p>
    <w:p w14:paraId="43F5A694"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2. </w:t>
      </w:r>
      <w:r w:rsidRPr="00154354">
        <w:rPr>
          <w:rFonts w:ascii="Calibri" w:eastAsia="Times New Roman" w:hAnsi="Calibri" w:cs="Times New Roman"/>
          <w:noProof/>
        </w:rPr>
        <w:tab/>
        <w:t>¿Puedo donar si...? - Centro de Donación de Sangre de Cruz Roja [Internet]. [cited 2017 Jan 23]. Available from: http://www.donarsangre.org/puedo-donar-si/</w:t>
      </w:r>
    </w:p>
    <w:p w14:paraId="420460C5"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3. </w:t>
      </w:r>
      <w:r w:rsidRPr="00154354">
        <w:rPr>
          <w:rFonts w:ascii="Calibri" w:eastAsia="Times New Roman" w:hAnsi="Calibri" w:cs="Times New Roman"/>
          <w:noProof/>
        </w:rPr>
        <w:tab/>
        <w:t>WHO | Blood safety and availability [Internet]. WHO. World Health Organization; 2016 [cited 2017 Feb 6]. Available from: http://www.who.int/mediacentre/factsheets/fs279/en/</w:t>
      </w:r>
    </w:p>
    <w:p w14:paraId="3D0139B6"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4. </w:t>
      </w:r>
      <w:r w:rsidRPr="00154354">
        <w:rPr>
          <w:rFonts w:ascii="Calibri" w:eastAsia="Times New Roman" w:hAnsi="Calibri" w:cs="Times New Roman"/>
          <w:noProof/>
        </w:rPr>
        <w:tab/>
        <w:t>Donation FAQs [Internet]. [cited 2017 Jan 22]. Available from: http://www.redcrossblood.org/donating-blood/donation-faqs</w:t>
      </w:r>
    </w:p>
    <w:p w14:paraId="730FD447"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5. </w:t>
      </w:r>
      <w:r w:rsidRPr="00154354">
        <w:rPr>
          <w:rFonts w:ascii="Calibri" w:eastAsia="Times New Roman" w:hAnsi="Calibri" w:cs="Times New Roman"/>
          <w:noProof/>
        </w:rPr>
        <w:tab/>
        <w:t xml:space="preserve">Ireri S, Peter S, Wagacha W. The Use of ICT for Blood Donation: A Donor Information Needs Driven System to Address Kenya’s Low Blood Donation Rates. 2014; </w:t>
      </w:r>
    </w:p>
    <w:p w14:paraId="414FADD7"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6. </w:t>
      </w:r>
      <w:r w:rsidRPr="00154354">
        <w:rPr>
          <w:rFonts w:ascii="Calibri" w:eastAsia="Times New Roman" w:hAnsi="Calibri" w:cs="Times New Roman"/>
          <w:noProof/>
        </w:rPr>
        <w:tab/>
        <w:t xml:space="preserve">Siromani U, Mammen JJ. Adaptations of Effective Blood Donor Motivation Strategies. 2016;2(6). </w:t>
      </w:r>
    </w:p>
    <w:p w14:paraId="28CCE94C"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7. </w:t>
      </w:r>
      <w:r w:rsidRPr="00154354">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581EDA6E"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8. </w:t>
      </w:r>
      <w:r w:rsidRPr="00154354">
        <w:rPr>
          <w:rFonts w:ascii="Calibri" w:eastAsia="Times New Roman" w:hAnsi="Calibri" w:cs="Times New Roman"/>
          <w:noProof/>
        </w:rPr>
        <w:tab/>
        <w:t xml:space="preserve">Delhi N. SEA-HLM-333 Distribution: General Strategies for Blood Donor Recruitment World Health Organization Regional Office for South-East Asia. 2000;24–8. </w:t>
      </w:r>
    </w:p>
    <w:p w14:paraId="32AE954A" w14:textId="77777777" w:rsidR="00154354" w:rsidRPr="00154354" w:rsidRDefault="00154354" w:rsidP="00154354">
      <w:pPr>
        <w:widowControl w:val="0"/>
        <w:autoSpaceDE w:val="0"/>
        <w:autoSpaceDN w:val="0"/>
        <w:adjustRightInd w:val="0"/>
        <w:ind w:left="640" w:hanging="640"/>
        <w:rPr>
          <w:rFonts w:ascii="Calibri" w:eastAsia="Times New Roman" w:hAnsi="Calibri" w:cs="Times New Roman"/>
          <w:noProof/>
        </w:rPr>
      </w:pPr>
      <w:r w:rsidRPr="00154354">
        <w:rPr>
          <w:rFonts w:ascii="Calibri" w:eastAsia="Times New Roman" w:hAnsi="Calibri" w:cs="Times New Roman"/>
          <w:noProof/>
        </w:rPr>
        <w:t xml:space="preserve">9. </w:t>
      </w:r>
      <w:r w:rsidRPr="00154354">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6EA1FDDD" w14:textId="77777777" w:rsidR="00154354" w:rsidRPr="00154354" w:rsidRDefault="00154354" w:rsidP="00154354">
      <w:pPr>
        <w:widowControl w:val="0"/>
        <w:autoSpaceDE w:val="0"/>
        <w:autoSpaceDN w:val="0"/>
        <w:adjustRightInd w:val="0"/>
        <w:ind w:left="640" w:hanging="640"/>
        <w:rPr>
          <w:rFonts w:ascii="Calibri" w:hAnsi="Calibri"/>
          <w:noProof/>
        </w:rPr>
      </w:pPr>
      <w:r w:rsidRPr="00154354">
        <w:rPr>
          <w:rFonts w:ascii="Calibri" w:eastAsia="Times New Roman" w:hAnsi="Calibri" w:cs="Times New Roman"/>
          <w:noProof/>
        </w:rPr>
        <w:t xml:space="preserve">10. </w:t>
      </w:r>
      <w:r w:rsidRPr="00154354">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32BF4264" w:rsidR="00862BAD" w:rsidRPr="00202F6A" w:rsidRDefault="00862BAD" w:rsidP="00154354">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30F6A"/>
    <w:rsid w:val="000C30D2"/>
    <w:rsid w:val="000E42FA"/>
    <w:rsid w:val="00102830"/>
    <w:rsid w:val="00102A56"/>
    <w:rsid w:val="00154354"/>
    <w:rsid w:val="001C259F"/>
    <w:rsid w:val="001E6182"/>
    <w:rsid w:val="00202F6A"/>
    <w:rsid w:val="002118FF"/>
    <w:rsid w:val="003152D9"/>
    <w:rsid w:val="00352948"/>
    <w:rsid w:val="00354D04"/>
    <w:rsid w:val="00357D7B"/>
    <w:rsid w:val="003A0E0E"/>
    <w:rsid w:val="003B1F82"/>
    <w:rsid w:val="003B42EA"/>
    <w:rsid w:val="003F5F35"/>
    <w:rsid w:val="00430D23"/>
    <w:rsid w:val="004418C2"/>
    <w:rsid w:val="00442555"/>
    <w:rsid w:val="00454888"/>
    <w:rsid w:val="00463405"/>
    <w:rsid w:val="00467228"/>
    <w:rsid w:val="004768C8"/>
    <w:rsid w:val="004C25AD"/>
    <w:rsid w:val="004C7959"/>
    <w:rsid w:val="00525E10"/>
    <w:rsid w:val="0052798F"/>
    <w:rsid w:val="00536564"/>
    <w:rsid w:val="0061151A"/>
    <w:rsid w:val="00612303"/>
    <w:rsid w:val="0063634E"/>
    <w:rsid w:val="006710F3"/>
    <w:rsid w:val="006863B3"/>
    <w:rsid w:val="006B704B"/>
    <w:rsid w:val="006D0818"/>
    <w:rsid w:val="006D10A2"/>
    <w:rsid w:val="006E1B60"/>
    <w:rsid w:val="00751822"/>
    <w:rsid w:val="00755491"/>
    <w:rsid w:val="007629A1"/>
    <w:rsid w:val="007746F8"/>
    <w:rsid w:val="00777891"/>
    <w:rsid w:val="007B2435"/>
    <w:rsid w:val="007C1FC8"/>
    <w:rsid w:val="007D317B"/>
    <w:rsid w:val="007E2CB7"/>
    <w:rsid w:val="007E4C03"/>
    <w:rsid w:val="00800D24"/>
    <w:rsid w:val="00862BAD"/>
    <w:rsid w:val="00872ACA"/>
    <w:rsid w:val="00876EBF"/>
    <w:rsid w:val="00913D06"/>
    <w:rsid w:val="009313AA"/>
    <w:rsid w:val="00990BDB"/>
    <w:rsid w:val="009C63A3"/>
    <w:rsid w:val="00A42CA8"/>
    <w:rsid w:val="00A5076D"/>
    <w:rsid w:val="00A61574"/>
    <w:rsid w:val="00A748C8"/>
    <w:rsid w:val="00A77E1A"/>
    <w:rsid w:val="00AC2544"/>
    <w:rsid w:val="00AF0417"/>
    <w:rsid w:val="00B47327"/>
    <w:rsid w:val="00B70CDE"/>
    <w:rsid w:val="00B74858"/>
    <w:rsid w:val="00B83004"/>
    <w:rsid w:val="00BA0C8E"/>
    <w:rsid w:val="00BA2874"/>
    <w:rsid w:val="00BA333F"/>
    <w:rsid w:val="00BA789E"/>
    <w:rsid w:val="00BD40F2"/>
    <w:rsid w:val="00BD6974"/>
    <w:rsid w:val="00C45F2D"/>
    <w:rsid w:val="00CF18C2"/>
    <w:rsid w:val="00D04AC5"/>
    <w:rsid w:val="00D109C6"/>
    <w:rsid w:val="00D938B3"/>
    <w:rsid w:val="00D961CD"/>
    <w:rsid w:val="00DA2F9A"/>
    <w:rsid w:val="00DA54BB"/>
    <w:rsid w:val="00DC4FE7"/>
    <w:rsid w:val="00E03212"/>
    <w:rsid w:val="00E04776"/>
    <w:rsid w:val="00E12C7E"/>
    <w:rsid w:val="00E15826"/>
    <w:rsid w:val="00E35E27"/>
    <w:rsid w:val="00E77D5A"/>
    <w:rsid w:val="00EB190A"/>
    <w:rsid w:val="00EB22BB"/>
    <w:rsid w:val="00F46425"/>
    <w:rsid w:val="00F562DE"/>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TotalTime>
  <Pages>5</Pages>
  <Words>3770</Words>
  <Characters>20735</Characters>
  <Application>Microsoft Macintosh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4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26</cp:revision>
  <dcterms:created xsi:type="dcterms:W3CDTF">2017-01-12T15:51:00Z</dcterms:created>
  <dcterms:modified xsi:type="dcterms:W3CDTF">2017-02-07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